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w:t>
      </w:r>
      <w:r>
        <w:rPr>
          <w:rFonts w:asciiTheme="minorHAnsi" w:eastAsiaTheme="minorHAnsi" w:hAnsiTheme="minorHAnsi" w:cstheme="minorBidi"/>
          <w:i/>
          <w:iCs/>
          <w:kern w:val="2"/>
          <w:sz w:val="22"/>
          <w:szCs w:val="22"/>
          <w:lang w:eastAsia="en-US"/>
          <w14:ligatures w14:val="standardContextual"/>
        </w:rPr>
        <w:t>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w:t>
      </w:r>
      <w:r w:rsidR="00394188">
        <w:t>convenience</w:t>
      </w:r>
      <w:r w:rsidR="00394188">
        <w:t xml:space="preserv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w:t>
      </w:r>
      <w:r>
        <w:t xml:space="preserve">The first question was </w:t>
      </w:r>
      <w:r>
        <w:t xml:space="preserve">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282CF29E" w14:textId="2C3EDCB3" w:rsidR="00195DEE" w:rsidRDefault="00195DEE" w:rsidP="00195DEE">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impacts of these features. The Program Evaluation Unit lead has directed me to the literature for the round reports for Bowel Screen for Ireland, and also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 .</w:t>
      </w:r>
    </w:p>
    <w:p w14:paraId="2BFB4ABA" w14:textId="77777777" w:rsidR="00394188" w:rsidRDefault="00394188" w:rsidP="00394188"/>
    <w:p w14:paraId="6D8A7260" w14:textId="77777777" w:rsidR="00394188" w:rsidRDefault="00394188" w:rsidP="00394188">
      <w:pPr>
        <w:ind w:left="1080"/>
      </w:pPr>
    </w:p>
    <w:p w14:paraId="76ADF2F8" w14:textId="77777777" w:rsidR="00100389" w:rsidRDefault="00100389" w:rsidP="00100389">
      <w:pPr>
        <w:ind w:left="1080"/>
      </w:pPr>
    </w:p>
    <w:p w14:paraId="45E50A45" w14:textId="77777777" w:rsidR="00100389" w:rsidRDefault="00100389" w:rsidP="00B53E5E">
      <w:pPr>
        <w:pStyle w:val="ListParagraph"/>
      </w:pPr>
    </w:p>
    <w:p w14:paraId="1BC5F81E" w14:textId="77777777" w:rsidR="00B53E5E" w:rsidRDefault="00B53E5E" w:rsidP="00B53E5E">
      <w:pPr>
        <w:pStyle w:val="ListParagraph"/>
      </w:pPr>
    </w:p>
    <w:p w14:paraId="7F8FB10A" w14:textId="77777777" w:rsidR="00B53E5E" w:rsidRDefault="00B53E5E" w:rsidP="00B53E5E">
      <w:pPr>
        <w:pStyle w:val="ListParagraph"/>
      </w:pP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lastRenderedPageBreak/>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w:t>
      </w:r>
      <w:r w:rsidRPr="00D67CE3">
        <w:rPr>
          <w:rFonts w:ascii="Calibri" w:hAnsi="Calibri" w:cs="Calibri"/>
        </w:rPr>
        <w:lastRenderedPageBreak/>
        <w:t>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w:t>
      </w:r>
      <w:r w:rsidRPr="00D67CE3">
        <w:rPr>
          <w:rFonts w:ascii="Calibri" w:eastAsia="Times New Roman" w:hAnsi="Calibri" w:cs="Calibri"/>
          <w:bCs/>
          <w:color w:val="000000"/>
          <w:lang w:eastAsia="en-IE"/>
        </w:rPr>
        <w:lastRenderedPageBreak/>
        <w:t>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w:t>
      </w:r>
      <w:r w:rsidRPr="00D67CE3">
        <w:rPr>
          <w:rFonts w:ascii="Calibri" w:hAnsi="Calibri" w:cs="Calibri"/>
        </w:rPr>
        <w:lastRenderedPageBreak/>
        <w:t xml:space="preserve">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w:t>
      </w:r>
      <w:r w:rsidRPr="00D67CE3">
        <w:rPr>
          <w:rFonts w:ascii="Calibri" w:hAnsi="Calibri" w:cs="Calibri"/>
        </w:rPr>
        <w:lastRenderedPageBreak/>
        <w:t xml:space="preserve">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w:t>
      </w:r>
      <w:r w:rsidRPr="00D67CE3">
        <w:rPr>
          <w:rFonts w:ascii="Calibri" w:hAnsi="Calibri" w:cs="Calibri"/>
        </w:rPr>
        <w:lastRenderedPageBreak/>
        <w:t>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w:t>
      </w:r>
      <w:r w:rsidRPr="00D67CE3">
        <w:rPr>
          <w:rFonts w:ascii="Calibri" w:hAnsi="Calibri" w:cs="Calibri"/>
        </w:rPr>
        <w:lastRenderedPageBreak/>
        <w:t>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w:t>
      </w:r>
      <w:r w:rsidRPr="00D67CE3">
        <w:rPr>
          <w:rFonts w:ascii="Calibri" w:hAnsi="Calibri" w:cs="Calibri"/>
          <w:sz w:val="22"/>
          <w:szCs w:val="22"/>
        </w:rPr>
        <w:lastRenderedPageBreak/>
        <w:t>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w:t>
      </w:r>
      <w:r w:rsidRPr="00D67CE3">
        <w:rPr>
          <w:rFonts w:ascii="Calibri" w:hAnsi="Calibri" w:cs="Calibri"/>
          <w:sz w:val="22"/>
          <w:szCs w:val="22"/>
        </w:rPr>
        <w:lastRenderedPageBreak/>
        <w:t>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w:t>
      </w:r>
      <w:r w:rsidRPr="00D67CE3">
        <w:rPr>
          <w:rFonts w:ascii="Calibri" w:hAnsi="Calibri" w:cs="Calibri"/>
          <w:sz w:val="22"/>
          <w:szCs w:val="22"/>
        </w:rPr>
        <w:lastRenderedPageBreak/>
        <w:t xml:space="preserve">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w:t>
      </w:r>
      <w:r w:rsidRPr="00D67CE3">
        <w:rPr>
          <w:rFonts w:ascii="Calibri" w:hAnsi="Calibri" w:cs="Calibri"/>
          <w:sz w:val="22"/>
          <w:szCs w:val="22"/>
        </w:rPr>
        <w:lastRenderedPageBreak/>
        <w:t xml:space="preserve">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w:t>
      </w:r>
      <w:r w:rsidRPr="00D67CE3">
        <w:rPr>
          <w:rFonts w:ascii="Calibri" w:hAnsi="Calibri" w:cs="Calibri"/>
          <w:sz w:val="22"/>
          <w:szCs w:val="22"/>
        </w:rPr>
        <w:lastRenderedPageBreak/>
        <w:t>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w:t>
      </w:r>
      <w:r w:rsidRPr="00D67CE3">
        <w:rPr>
          <w:rFonts w:ascii="Calibri" w:hAnsi="Calibri" w:cs="Calibri"/>
          <w:sz w:val="22"/>
          <w:szCs w:val="22"/>
        </w:rPr>
        <w:lastRenderedPageBreak/>
        <w:t>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D7B5F"/>
    <w:rsid w:val="000E574F"/>
    <w:rsid w:val="00100389"/>
    <w:rsid w:val="00104D00"/>
    <w:rsid w:val="00113C60"/>
    <w:rsid w:val="00125101"/>
    <w:rsid w:val="00127944"/>
    <w:rsid w:val="00144D58"/>
    <w:rsid w:val="0018604C"/>
    <w:rsid w:val="00195DEE"/>
    <w:rsid w:val="00221F31"/>
    <w:rsid w:val="002320C3"/>
    <w:rsid w:val="002503CC"/>
    <w:rsid w:val="0026395F"/>
    <w:rsid w:val="00276EEA"/>
    <w:rsid w:val="002A451B"/>
    <w:rsid w:val="002D6C96"/>
    <w:rsid w:val="00301FA9"/>
    <w:rsid w:val="00310E5C"/>
    <w:rsid w:val="00336B61"/>
    <w:rsid w:val="00364E41"/>
    <w:rsid w:val="003841A5"/>
    <w:rsid w:val="00387401"/>
    <w:rsid w:val="00394188"/>
    <w:rsid w:val="003A0823"/>
    <w:rsid w:val="003B7FAB"/>
    <w:rsid w:val="003C00A3"/>
    <w:rsid w:val="003C7B05"/>
    <w:rsid w:val="003F2E81"/>
    <w:rsid w:val="0041739E"/>
    <w:rsid w:val="00436481"/>
    <w:rsid w:val="004711F6"/>
    <w:rsid w:val="004B087D"/>
    <w:rsid w:val="004B5886"/>
    <w:rsid w:val="004C4441"/>
    <w:rsid w:val="004D2DED"/>
    <w:rsid w:val="005604B5"/>
    <w:rsid w:val="005A0386"/>
    <w:rsid w:val="005B558E"/>
    <w:rsid w:val="005B7EBB"/>
    <w:rsid w:val="005D0038"/>
    <w:rsid w:val="00674D97"/>
    <w:rsid w:val="00693D5B"/>
    <w:rsid w:val="006A08FE"/>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0130"/>
    <w:rsid w:val="00B82D8C"/>
    <w:rsid w:val="00BB0CC8"/>
    <w:rsid w:val="00BC615B"/>
    <w:rsid w:val="00C16C38"/>
    <w:rsid w:val="00C2383D"/>
    <w:rsid w:val="00C42B37"/>
    <w:rsid w:val="00C512E2"/>
    <w:rsid w:val="00C979F0"/>
    <w:rsid w:val="00CD1E4D"/>
    <w:rsid w:val="00CE19BF"/>
    <w:rsid w:val="00D14C1D"/>
    <w:rsid w:val="00D2712E"/>
    <w:rsid w:val="00D879C9"/>
    <w:rsid w:val="00DB4EAF"/>
    <w:rsid w:val="00DC4EB3"/>
    <w:rsid w:val="00DE7745"/>
    <w:rsid w:val="00E41694"/>
    <w:rsid w:val="00E5522F"/>
    <w:rsid w:val="00E57694"/>
    <w:rsid w:val="00E8199E"/>
    <w:rsid w:val="00E85EB9"/>
    <w:rsid w:val="00ED121B"/>
    <w:rsid w:val="00F32267"/>
    <w:rsid w:val="00F3597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23</TotalTime>
  <Pages>21</Pages>
  <Words>37305</Words>
  <Characters>212642</Characters>
  <Application>Microsoft Office Word</Application>
  <DocSecurity>0</DocSecurity>
  <Lines>1772</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49</cp:revision>
  <dcterms:created xsi:type="dcterms:W3CDTF">2023-08-13T12:26:00Z</dcterms:created>
  <dcterms:modified xsi:type="dcterms:W3CDTF">2023-08-21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